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4EBE4D53" w14:textId="6F4B4331" w:rsidR="00A91696" w:rsidRPr="002734E4"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A recent paper by Morgan et al, PNAS showed that the 11beta HSD1 enzyme is an important mediator of mouse Cushing's and Dex is not HSD1 metabolised. Might this alter the profiles in mouse compared to using corticosterone?</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77777777"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 5b are a bit tricky to follow  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23D778B5" w14:textId="2EF0D0C6" w:rsidR="007B1A42" w:rsidRPr="002734E4"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Major comments: This manuscript describes changes in adipose tissue resulting from chronic excess glucocorticoid exposure that may confirm suspected changes that occur in Cushings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lastRenderedPageBreak/>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1"/>
      <w:r w:rsidR="005D3C08" w:rsidRPr="002734E4">
        <w:rPr>
          <w:rFonts w:ascii="Times New Roman" w:eastAsia="Times New Roman" w:hAnsi="Times New Roman" w:cs="Times New Roman"/>
          <w:color w:val="212121"/>
          <w:sz w:val="22"/>
          <w:shd w:val="clear" w:color="auto" w:fill="FFFFFF"/>
        </w:rPr>
        <w:t>The statistics section does not mention the use of a model that corrects for age in the Cushings and non Cushings groups. Has this been done? If so it should be addressed in this section and in the results. If not, a statistical model that corrects for age should be applied and reported.</w:t>
      </w:r>
      <w:commentRangeEnd w:id="1"/>
      <w:r w:rsidRPr="002734E4">
        <w:rPr>
          <w:rStyle w:val="CommentReference"/>
          <w:rFonts w:ascii="Times New Roman" w:hAnsi="Times New Roman" w:cs="Times New Roman"/>
          <w:sz w:val="22"/>
          <w:szCs w:val="24"/>
        </w:rPr>
        <w:commentReference w:id="1"/>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analys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significiant.  An example of this might be that if every ribosomal gene is downregulated 20%, but none quite reach our level of statistical significance (q&lt;0.05),  GSEA analysis would identify this pathway as significant.  </w:t>
      </w:r>
      <w:r w:rsidRPr="002734E4">
        <w:rPr>
          <w:rFonts w:ascii="Times New Roman" w:eastAsia="Times New Roman" w:hAnsi="Times New Roman" w:cs="Times New Roman"/>
          <w:b/>
          <w:color w:val="212121"/>
          <w:sz w:val="22"/>
          <w:shd w:val="clear" w:color="auto" w:fill="FFFFFF"/>
        </w:rPr>
        <w:t>At times we are discussing the cluster of genes (for example genes involved in lipogenesis) and at other times we are discussing a specific gene.  Each of the statistical tests (for the groups or for the genes) gi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      B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2"/>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2"/>
      <w:r w:rsidR="003619DC">
        <w:rPr>
          <w:rStyle w:val="CommentReference"/>
        </w:rPr>
        <w:commentReference w:id="2"/>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75433D" w:rsidRPr="00A12BCF" w:rsidRDefault="0075433D">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75433D"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75433D" w:rsidRPr="00034041" w:rsidRDefault="0075433D"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75433D" w:rsidRPr="00034041" w:rsidRDefault="0075433D"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75433D" w:rsidRPr="00034041" w:rsidRDefault="0075433D"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75433D" w:rsidRPr="00034041" w:rsidRDefault="0075433D"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75433D"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75433D" w:rsidRPr="008A2A23"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75433D" w:rsidRPr="00034041"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75433D"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75433D" w:rsidRPr="008A2A23"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75433D" w:rsidRPr="00034041"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75433D"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75433D" w:rsidRPr="008A2A23"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75433D" w:rsidRPr="00034041"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75433D"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75433D" w:rsidRPr="008A2A23"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75433D" w:rsidRPr="00034041"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75433D"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75433D" w:rsidRPr="008A2A23"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75433D" w:rsidRPr="00034041"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75433D"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75433D" w:rsidRPr="008A2A23"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75433D" w:rsidRPr="00034041"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75433D" w:rsidRDefault="0075433D">
                            <w:pPr>
                              <w:rPr>
                                <w:rFonts w:ascii="Times New Roman" w:hAnsi="Times New Roman" w:cs="Times New Roman"/>
                                <w:b/>
                                <w:sz w:val="22"/>
                                <w:szCs w:val="22"/>
                              </w:rPr>
                            </w:pPr>
                          </w:p>
                          <w:p w14:paraId="207BDAC5" w14:textId="77777777" w:rsidR="0075433D" w:rsidRPr="004C715E" w:rsidRDefault="0075433D">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Qr08wCAAAP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" filled="f" stroked="f">
                <v:textbox>
                  <w:txbxContent>
                    <w:p w14:paraId="740F9894" w14:textId="38912A20" w:rsidR="0075433D" w:rsidRPr="00A12BCF" w:rsidRDefault="0075433D">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75433D"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75433D" w:rsidRPr="00034041" w:rsidRDefault="0075433D"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75433D" w:rsidRPr="00034041" w:rsidRDefault="0075433D"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75433D" w:rsidRPr="00034041" w:rsidRDefault="0075433D"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75433D" w:rsidRPr="00034041" w:rsidRDefault="0075433D"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75433D"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75433D" w:rsidRPr="008A2A23"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75433D" w:rsidRPr="00034041"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75433D"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75433D" w:rsidRPr="008A2A23"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75433D" w:rsidRPr="00034041"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75433D"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75433D" w:rsidRPr="008A2A23"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75433D" w:rsidRPr="00034041"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75433D"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75433D" w:rsidRPr="008A2A23"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75433D" w:rsidRPr="00034041"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75433D"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75433D" w:rsidRPr="008A2A23"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75433D" w:rsidRPr="00034041" w:rsidRDefault="0075433D"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75433D"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75433D" w:rsidRPr="008A2A23" w:rsidRDefault="0075433D"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75433D" w:rsidRPr="008A2A23"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75433D" w:rsidRPr="00034041" w:rsidRDefault="0075433D"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75433D" w:rsidRDefault="0075433D">
                      <w:pPr>
                        <w:rPr>
                          <w:rFonts w:ascii="Times New Roman" w:hAnsi="Times New Roman" w:cs="Times New Roman"/>
                          <w:b/>
                          <w:sz w:val="22"/>
                          <w:szCs w:val="22"/>
                        </w:rPr>
                      </w:pPr>
                    </w:p>
                    <w:p w14:paraId="207BDAC5" w14:textId="77777777" w:rsidR="0075433D" w:rsidRPr="004C715E" w:rsidRDefault="0075433D">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3"/>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values.  No other mistakes were found, we thank the reviewer for noting these.</w:t>
      </w:r>
      <w:commentRangeEnd w:id="3"/>
      <w:r w:rsidR="00636E17">
        <w:rPr>
          <w:rStyle w:val="CommentReference"/>
        </w:rPr>
        <w:commentReference w:id="3"/>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We have added a direct statement to that effect in the revised manuscript.  We feel that the lack of changes (especially the lack of downregulation)</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Cushingoid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For the reasons described above, though these are negative data, we would prefer it remain in the manuscript proper, as we feel that this provides important exclusionary data for the mechanism by which insulin resistance occurs in Cushingoid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77777777" w:rsidR="0081738C" w:rsidRDefault="0081738C" w:rsidP="0081738C">
      <w:pPr>
        <w:ind w:left="720"/>
        <w:rPr>
          <w:rFonts w:ascii="Times New Roman" w:eastAsia="Times New Roman" w:hAnsi="Times New Roman" w:cs="Times New Roman"/>
          <w:b/>
          <w:color w:val="FF0000"/>
          <w:sz w:val="22"/>
          <w:shd w:val="clear" w:color="auto" w:fill="FFFFFF"/>
        </w:rPr>
      </w:pPr>
      <w:commentRangeStart w:id="4"/>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gh glycolysis and the TCA cycle, and shifting of glucose and protein metabolites towards lipogenic pathways in adipose tissue.</w:t>
      </w:r>
      <w:commentRangeEnd w:id="4"/>
      <w:r>
        <w:rPr>
          <w:rStyle w:val="CommentReference"/>
        </w:rPr>
        <w:commentReference w:id="4"/>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      th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5"/>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5"/>
      <w:r w:rsidR="0075433D">
        <w:rPr>
          <w:rStyle w:val="CommentReference"/>
        </w:rPr>
        <w:commentReference w:id="5"/>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1E58246C" w14:textId="77777777" w:rsidR="0075433D" w:rsidRPr="0075433D" w:rsidRDefault="0075433D" w:rsidP="0075433D">
      <w:pPr>
        <w:ind w:left="720"/>
        <w:rPr>
          <w:rFonts w:ascii="Times New Roman" w:eastAsia="Times New Roman" w:hAnsi="Times New Roman" w:cs="Times New Roman"/>
          <w:b/>
          <w:color w:val="FF0000"/>
          <w:sz w:val="22"/>
          <w:shd w:val="clear" w:color="auto" w:fill="FFFFFF"/>
        </w:rPr>
      </w:pPr>
      <w:commentRangeStart w:id="6"/>
      <w:r w:rsidRPr="0075433D">
        <w:rPr>
          <w:rFonts w:ascii="Times New Roman" w:eastAsia="Times New Roman" w:hAnsi="Times New Roman" w:cs="Times New Roman"/>
          <w:b/>
          <w:color w:val="FF0000"/>
          <w:sz w:val="22"/>
          <w:shd w:val="clear" w:color="auto" w:fill="FFFFFF"/>
        </w:rPr>
        <w:t>These findings are consistent with our observed elevations of lipogenesis genes in human and mouse subcutaneous adipose tissue.  In addition to a shift towards lipid storage, we also observed elevated expression of glycogen synthesis genes in the Cushing's disease patients.</w:t>
      </w:r>
      <w:commentRangeEnd w:id="6"/>
      <w:r>
        <w:rPr>
          <w:rStyle w:val="CommentReference"/>
        </w:rPr>
        <w:commentReference w:id="6"/>
      </w:r>
    </w:p>
    <w:p w14:paraId="6FE1FFC3" w14:textId="1091B213"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7"/>
      <w:r w:rsidRPr="0075433D">
        <w:rPr>
          <w:rFonts w:ascii="Times New Roman" w:eastAsia="Times New Roman" w:hAnsi="Times New Roman" w:cs="Times New Roman"/>
          <w:b/>
          <w:color w:val="212121"/>
          <w:sz w:val="22"/>
          <w:shd w:val="clear" w:color="auto" w:fill="FFFFFF"/>
        </w:rPr>
        <w:t>This description has now added to the methods section.</w:t>
      </w:r>
      <w:commentRangeEnd w:id="7"/>
      <w:r w:rsidR="00264E8B">
        <w:rPr>
          <w:rStyle w:val="CommentReference"/>
        </w:rPr>
        <w:commentReference w:id="7"/>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75433D" w:rsidRDefault="0075433D">
      <w:pPr>
        <w:pStyle w:val="CommentText"/>
      </w:pPr>
      <w:r>
        <w:rPr>
          <w:rStyle w:val="CommentReference"/>
        </w:rPr>
        <w:annotationRef/>
      </w:r>
      <w:r>
        <w:t>Innocence is going to answer this</w:t>
      </w:r>
    </w:p>
  </w:comment>
  <w:comment w:id="1" w:author="Dave Bridges" w:date="2015-04-09T08:36:00Z" w:initials="DB">
    <w:p w14:paraId="7B46E698" w14:textId="01729554" w:rsidR="0075433D" w:rsidRDefault="0075433D">
      <w:pPr>
        <w:pStyle w:val="CommentText"/>
      </w:pPr>
      <w:r>
        <w:rPr>
          <w:rStyle w:val="CommentReference"/>
        </w:rPr>
        <w:annotationRef/>
      </w:r>
      <w:r>
        <w:t>Quynh will do this</w:t>
      </w:r>
    </w:p>
  </w:comment>
  <w:comment w:id="2" w:author="Dave Bridges" w:date="2015-04-09T11:31:00Z" w:initials="DB">
    <w:p w14:paraId="5045D5AD" w14:textId="331981E4" w:rsidR="0075433D" w:rsidRDefault="0075433D">
      <w:pPr>
        <w:pStyle w:val="CommentText"/>
      </w:pPr>
      <w:r>
        <w:rPr>
          <w:rStyle w:val="CommentReference"/>
        </w:rPr>
        <w:annotationRef/>
      </w:r>
      <w:r>
        <w:t>Quynh what is the precise definition of the first column</w:t>
      </w:r>
    </w:p>
  </w:comment>
  <w:comment w:id="3" w:author="Dave Bridges" w:date="2015-04-09T11:56:00Z" w:initials="DB">
    <w:p w14:paraId="534F0703" w14:textId="7B3688A2" w:rsidR="0075433D" w:rsidRDefault="0075433D">
      <w:pPr>
        <w:pStyle w:val="CommentText"/>
      </w:pPr>
      <w:r>
        <w:rPr>
          <w:rStyle w:val="CommentReference"/>
        </w:rPr>
        <w:annotationRef/>
      </w:r>
      <w:r>
        <w:t>Irit, Quynh and Innocence, can you please all cross-check all the genes in the figures with the p-values in Supplementary table 1 and make sure nothing else was missed.</w:t>
      </w:r>
    </w:p>
  </w:comment>
  <w:comment w:id="4" w:author="Dave Bridges" w:date="2015-04-09T12:09:00Z" w:initials="DB">
    <w:p w14:paraId="3A9ECF81" w14:textId="712D7F36" w:rsidR="0075433D" w:rsidRDefault="0075433D">
      <w:pPr>
        <w:pStyle w:val="CommentText"/>
      </w:pPr>
      <w:r>
        <w:rPr>
          <w:rStyle w:val="CommentReference"/>
        </w:rPr>
        <w:annotationRef/>
      </w:r>
      <w:r>
        <w:t>Innocence please edit this section to add more detail.</w:t>
      </w:r>
    </w:p>
  </w:comment>
  <w:comment w:id="5" w:author="Dave Bridges" w:date="2015-04-09T12:11:00Z" w:initials="DB">
    <w:p w14:paraId="59E33E6A" w14:textId="52C6A073" w:rsidR="0075433D" w:rsidRDefault="0075433D">
      <w:pPr>
        <w:pStyle w:val="CommentText"/>
      </w:pPr>
      <w:r>
        <w:rPr>
          <w:rStyle w:val="CommentReference"/>
        </w:rPr>
        <w:annotationRef/>
      </w:r>
      <w:r>
        <w:t>Quynh please write this part</w:t>
      </w:r>
    </w:p>
  </w:comment>
  <w:comment w:id="6" w:author="Dave Bridges" w:date="2015-04-09T12:12:00Z" w:initials="DB">
    <w:p w14:paraId="03223174" w14:textId="2E134623" w:rsidR="0075433D" w:rsidRDefault="0075433D">
      <w:pPr>
        <w:pStyle w:val="CommentText"/>
      </w:pPr>
      <w:r>
        <w:rPr>
          <w:rStyle w:val="CommentReference"/>
        </w:rPr>
        <w:annotationRef/>
      </w:r>
      <w:r>
        <w:t>Innocence can you please add more depth to this statement.</w:t>
      </w:r>
    </w:p>
  </w:comment>
  <w:comment w:id="7" w:author="Dave Bridges" w:date="2015-04-09T12:15:00Z" w:initials="DB">
    <w:p w14:paraId="2F852376" w14:textId="33170837" w:rsidR="00264E8B" w:rsidRDefault="00264E8B">
      <w:pPr>
        <w:pStyle w:val="CommentText"/>
      </w:pPr>
      <w:r>
        <w:rPr>
          <w:rStyle w:val="CommentReference"/>
        </w:rPr>
        <w:annotationRef/>
      </w:r>
      <w:r>
        <w:t>Erin please add this to the methods section.</w:t>
      </w:r>
      <w:bookmarkStart w:id="8" w:name="_GoBack"/>
      <w:bookmarkEnd w:id="8"/>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174FEB"/>
    <w:rsid w:val="0017641A"/>
    <w:rsid w:val="00264E8B"/>
    <w:rsid w:val="002734E4"/>
    <w:rsid w:val="002D344F"/>
    <w:rsid w:val="002D5D88"/>
    <w:rsid w:val="003619DC"/>
    <w:rsid w:val="0048431B"/>
    <w:rsid w:val="004C715E"/>
    <w:rsid w:val="005D3C08"/>
    <w:rsid w:val="00636E17"/>
    <w:rsid w:val="0075433D"/>
    <w:rsid w:val="007B1A42"/>
    <w:rsid w:val="0081738C"/>
    <w:rsid w:val="008A2A23"/>
    <w:rsid w:val="009A6D8A"/>
    <w:rsid w:val="00A12BCF"/>
    <w:rsid w:val="00A34EF3"/>
    <w:rsid w:val="00A63530"/>
    <w:rsid w:val="00A65526"/>
    <w:rsid w:val="00A91696"/>
    <w:rsid w:val="00AA205D"/>
    <w:rsid w:val="00C62E03"/>
    <w:rsid w:val="00DB3BFB"/>
    <w:rsid w:val="00DD2644"/>
    <w:rsid w:val="00F679EF"/>
    <w:rsid w:val="00FB3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4</Pages>
  <Words>1836</Words>
  <Characters>10469</Characters>
  <Application>Microsoft Macintosh Word</Application>
  <DocSecurity>0</DocSecurity>
  <Lines>87</Lines>
  <Paragraphs>24</Paragraphs>
  <ScaleCrop>false</ScaleCrop>
  <Company>UT-HSC</Company>
  <LinksUpToDate>false</LinksUpToDate>
  <CharactersWithSpaces>12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cp:revision>
  <dcterms:created xsi:type="dcterms:W3CDTF">2015-04-09T13:00:00Z</dcterms:created>
  <dcterms:modified xsi:type="dcterms:W3CDTF">2015-04-0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